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89D1809" w:rsidR="00146431" w:rsidRDefault="006D6EB0">
      <w:r>
        <w:rPr>
          <w:u w:val="single"/>
        </w:rPr>
        <w:t>Background</w:t>
      </w:r>
      <w:r w:rsidR="007F22BA">
        <w:rPr>
          <w:u w:val="single"/>
        </w:rPr>
        <w:t xml:space="preserve"> – CHAP1</w:t>
      </w:r>
    </w:p>
    <w:p w14:paraId="2B21F092" w14:textId="110B58EE"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sTGC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r>
        <w:t>sTGC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741125A8" w:rsidR="00DF0A99" w:rsidRDefault="00DF0A99" w:rsidP="00DF0A99">
      <w:pPr>
        <w:pStyle w:val="ListParagraph"/>
        <w:numPr>
          <w:ilvl w:val="1"/>
          <w:numId w:val="1"/>
        </w:numPr>
      </w:pPr>
      <w:r>
        <w:t>Mechanical layout (pads, strips, wires)</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67ACBD06" w:rsidR="00A10872" w:rsidRDefault="002A3F1D" w:rsidP="00DF0A99">
      <w:pPr>
        <w:pStyle w:val="ListParagraph"/>
        <w:numPr>
          <w:ilvl w:val="1"/>
          <w:numId w:val="1"/>
        </w:numPr>
      </w:pPr>
      <w:r>
        <w:t>Charge distribution on strips to extract y, wire fired to provide x</w:t>
      </w:r>
    </w:p>
    <w:p w14:paraId="63599CE2" w14:textId="36F03272"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55B0F4E" w14:textId="252BACFA" w:rsidR="00DF0A99" w:rsidRDefault="00DF0A99" w:rsidP="00DF0A99">
      <w:pPr>
        <w:pStyle w:val="ListParagraph"/>
        <w:numPr>
          <w:ilvl w:val="1"/>
          <w:numId w:val="1"/>
        </w:numPr>
      </w:pPr>
      <w:r>
        <w:t xml:space="preserve">Etching strip pattern </w:t>
      </w:r>
      <w:r>
        <w:sym w:font="Wingdings" w:char="F0E0"/>
      </w:r>
      <w:r>
        <w:t xml:space="preserve"> distortion</w:t>
      </w:r>
    </w:p>
    <w:p w14:paraId="1797C41F" w14:textId="7C9991C4"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AB4A62">
        <w:rPr>
          <w:rFonts w:ascii="Calibri" w:hAnsi="Calibri" w:cs="Calibri"/>
          <w:szCs w:val="24"/>
        </w:rPr>
        <w:t> [5]</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r w:rsidR="006F1032">
        <w:t xml:space="preserve">sTGC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Source plates and light fibres mounted on sTGC wedge</w:t>
      </w:r>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475469BD" w:rsidR="00AB4A62" w:rsidRPr="00997A27" w:rsidRDefault="00AB4A62" w:rsidP="00AB4A62">
      <w:pPr>
        <w:rPr>
          <w:u w:val="single"/>
        </w:rPr>
      </w:pPr>
      <w:r>
        <w:rPr>
          <w:u w:val="single"/>
        </w:rPr>
        <w:t>Cosmics data</w:t>
      </w:r>
      <w:r w:rsidR="007F22BA">
        <w:rPr>
          <w:u w:val="single"/>
        </w:rPr>
        <w:t xml:space="preserve"> – CHAP2</w:t>
      </w:r>
      <w:r w:rsidR="00354D68">
        <w:rPr>
          <w:u w:val="single"/>
        </w:rPr>
        <w:t>: Characterization of sTGC modules using cosmic rays</w:t>
      </w:r>
    </w:p>
    <w:p w14:paraId="521654A5" w14:textId="47050ADF" w:rsidR="00AB4A62" w:rsidRDefault="00AB4A62" w:rsidP="00AB4A62">
      <w:pPr>
        <w:pStyle w:val="ListParagraph"/>
        <w:numPr>
          <w:ilvl w:val="0"/>
          <w:numId w:val="1"/>
        </w:numPr>
      </w:pPr>
      <w:r>
        <w:t>Cosmic muons, hodoscope</w:t>
      </w:r>
      <w:r w:rsidR="008A339D">
        <w:t xml:space="preserve"> (figure of test bench)</w:t>
      </w:r>
    </w:p>
    <w:p w14:paraId="3DBA2D6F" w14:textId="1FD5516C" w:rsidR="00AB4A62" w:rsidRDefault="00345164" w:rsidP="00AB4A62">
      <w:pPr>
        <w:pStyle w:val="ListParagraph"/>
        <w:numPr>
          <w:ilvl w:val="0"/>
          <w:numId w:val="1"/>
        </w:numPr>
      </w:pPr>
      <w:r>
        <w:t>Mention gas system and slow control</w:t>
      </w:r>
    </w:p>
    <w:p w14:paraId="590C6698" w14:textId="32579F3B" w:rsidR="00AB4A62" w:rsidRDefault="00345164" w:rsidP="00725B87">
      <w:pPr>
        <w:pStyle w:val="ListParagraph"/>
        <w:numPr>
          <w:ilvl w:val="0"/>
          <w:numId w:val="1"/>
        </w:numPr>
      </w:pPr>
      <w:r>
        <w:t>Collect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s</w:t>
      </w:r>
    </w:p>
    <w:p w14:paraId="668464AF" w14:textId="3F7D48D0" w:rsidR="008126A1" w:rsidRDefault="008126A1" w:rsidP="00725B87">
      <w:pPr>
        <w:pStyle w:val="ListParagraph"/>
        <w:numPr>
          <w:ilvl w:val="0"/>
          <w:numId w:val="1"/>
        </w:numPr>
      </w:pPr>
      <w:r>
        <w:t>Explain clustering</w:t>
      </w:r>
      <w:r w:rsidR="00802357">
        <w:t>, reference to reclustering appendix</w:t>
      </w:r>
    </w:p>
    <w:p w14:paraId="657EE86F" w14:textId="163F24F8"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6ACF96A1" w:rsidR="00345164" w:rsidRDefault="00461FCE" w:rsidP="00345164">
      <w:pPr>
        <w:rPr>
          <w:u w:val="single"/>
        </w:rPr>
      </w:pPr>
      <w:r>
        <w:rPr>
          <w:u w:val="single"/>
        </w:rPr>
        <w:t>Datasets for</w:t>
      </w:r>
      <w:r w:rsidR="00345164">
        <w:rPr>
          <w:u w:val="single"/>
        </w:rPr>
        <w:t xml:space="preserve"> alignment studies</w:t>
      </w:r>
      <w:r w:rsidR="00AA4767">
        <w:rPr>
          <w:u w:val="single"/>
        </w:rPr>
        <w:t xml:space="preserve"> – CHAP3</w:t>
      </w:r>
    </w:p>
    <w:p w14:paraId="38D290D4" w14:textId="38090742" w:rsidR="00461FCE" w:rsidRPr="00461FCE" w:rsidRDefault="00461FCE" w:rsidP="00345164">
      <w:pPr>
        <w:rPr>
          <w:i/>
          <w:iCs/>
        </w:rPr>
      </w:pPr>
      <w:r>
        <w:rPr>
          <w:i/>
          <w:iCs/>
        </w:rPr>
        <w:lastRenderedPageBreak/>
        <w:t>Should I include a quick section on CMM data?</w:t>
      </w:r>
      <w:r w:rsidR="002A3F1D">
        <w:rPr>
          <w:i/>
          <w:iCs/>
        </w:rPr>
        <w:br/>
      </w:r>
      <w:r w:rsidR="002A3F1D">
        <w:rPr>
          <w:i/>
          <w:iCs/>
        </w:rPr>
        <w:br/>
        <w:t>Cosmics data</w:t>
      </w:r>
    </w:p>
    <w:p w14:paraId="1918788C" w14:textId="6E2FB47F"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3B4E397F"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mu_cosmics – mu_reclustering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Show resplot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r>
        <w:t>Gaus vs doub gaus</w:t>
      </w:r>
    </w:p>
    <w:p w14:paraId="53AEAEB4" w14:textId="14E6FAF7" w:rsidR="00CA033E" w:rsidRDefault="00CA033E" w:rsidP="00802357">
      <w:pPr>
        <w:pStyle w:val="ListParagraph"/>
        <w:numPr>
          <w:ilvl w:val="1"/>
          <w:numId w:val="1"/>
        </w:numPr>
      </w:pPr>
      <w:r>
        <w:t>DNL</w:t>
      </w:r>
    </w:p>
    <w:p w14:paraId="349EC406" w14:textId="4B9D45F4" w:rsidR="002A3F1D" w:rsidRPr="002A3F1D" w:rsidRDefault="002A3F1D" w:rsidP="002A3F1D">
      <w:pPr>
        <w:rPr>
          <w:i/>
          <w:iCs/>
        </w:rPr>
      </w:pPr>
      <w:r>
        <w:rPr>
          <w:i/>
          <w:iCs/>
        </w:rPr>
        <w:t>x-ray data</w:t>
      </w:r>
    </w:p>
    <w:p w14:paraId="2080426B" w14:textId="4D6847FE" w:rsidR="00C268CF" w:rsidRDefault="00C268CF" w:rsidP="00C268CF">
      <w:pPr>
        <w:pStyle w:val="ListParagraph"/>
        <w:numPr>
          <w:ilvl w:val="0"/>
          <w:numId w:val="1"/>
        </w:numPr>
      </w:pPr>
      <w:r>
        <w:t xml:space="preserve">Transition: The position of each strip in ATLAS must be known to within 100um. The alignment platforms are able to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rt wedge surface</w:t>
      </w:r>
    </w:p>
    <w:p w14:paraId="3BBF15B9" w14:textId="557FBCF1" w:rsidR="00C268CF" w:rsidRDefault="00C268CF" w:rsidP="00C268CF">
      <w:pPr>
        <w:pStyle w:val="ListParagraph"/>
        <w:numPr>
          <w:ilvl w:val="0"/>
          <w:numId w:val="1"/>
        </w:numPr>
      </w:pPr>
      <w:r>
        <w:t>Assembled wedges</w:t>
      </w:r>
    </w:p>
    <w:p w14:paraId="65A10EF6" w14:textId="116A0EFB" w:rsidR="00C268CF" w:rsidRDefault="00C268CF" w:rsidP="00C268CF">
      <w:pPr>
        <w:pStyle w:val="ListParagraph"/>
        <w:numPr>
          <w:ilvl w:val="0"/>
          <w:numId w:val="1"/>
        </w:numPr>
      </w:pPr>
      <w:r>
        <w:t>Source plates provide coordinate system</w:t>
      </w:r>
      <w:r w:rsidR="001A3A36">
        <w:br/>
        <w:t>^^^ These bullets may be duplication, shorten as required</w:t>
      </w:r>
    </w:p>
    <w:p w14:paraId="6E4E2FB7" w14:textId="39E51612" w:rsidR="00710675" w:rsidRDefault="00710675" w:rsidP="00C268CF">
      <w:pPr>
        <w:pStyle w:val="ListParagraph"/>
        <w:numPr>
          <w:ilvl w:val="0"/>
          <w:numId w:val="1"/>
        </w:numPr>
      </w:pPr>
      <w:r>
        <w:t>Interaction of x-rays with sTGC (photoeffect on copper, photoelectrons ionize gas and cause avalanches) -&gt; many more delta rays</w:t>
      </w:r>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374AF213" w:rsidR="00C268CF" w:rsidRPr="00191042" w:rsidRDefault="00C268CF" w:rsidP="006F1C44">
      <w:pPr>
        <w:pStyle w:val="ListParagraph"/>
        <w:numPr>
          <w:ilvl w:val="0"/>
          <w:numId w:val="1"/>
        </w:numPr>
      </w:pPr>
      <w:r w:rsidRPr="00191042">
        <w:t xml:space="preserve">Reported uncertainties of 20 um, systematic uncertainties of 120 um. </w:t>
      </w:r>
      <w:r w:rsidR="006F1C44">
        <w:t>(</w:t>
      </w:r>
      <w:r w:rsidR="008A339D" w:rsidRPr="00191042">
        <w:t>“Private communication”</w:t>
      </w:r>
      <w:r w:rsidR="00191042">
        <w:t xml:space="preserve"> and point to JINST</w:t>
      </w:r>
      <w:r w:rsidR="006F1C44">
        <w:t>)</w:t>
      </w:r>
    </w:p>
    <w:p w14:paraId="5B785DA3" w14:textId="6EDBBE10" w:rsidR="00710675" w:rsidRDefault="00710675" w:rsidP="00C268CF">
      <w:pPr>
        <w:pStyle w:val="ListParagraph"/>
        <w:numPr>
          <w:ilvl w:val="0"/>
          <w:numId w:val="1"/>
        </w:numPr>
      </w:pPr>
      <w:r>
        <w:t>Since these parameters will be used to calculate the as-built misalignment model to locate strips in ATLAS, they should be verified</w:t>
      </w:r>
    </w:p>
    <w:p w14:paraId="7F176677" w14:textId="15C062E0" w:rsidR="00E00699" w:rsidRDefault="00E00699" w:rsidP="00E00699">
      <w:pPr>
        <w:ind w:left="360"/>
      </w:pPr>
      <w:r>
        <w:t>***</w:t>
      </w:r>
    </w:p>
    <w:p w14:paraId="13335991" w14:textId="3E2334A9" w:rsidR="00E00699" w:rsidRDefault="00FE11B6" w:rsidP="00E00699">
      <w:pPr>
        <w:pStyle w:val="ListParagraph"/>
        <w:numPr>
          <w:ilvl w:val="0"/>
          <w:numId w:val="1"/>
        </w:numPr>
      </w:pPr>
      <w:r>
        <w:t xml:space="preserve">Could add in full edit if it feels right: </w:t>
      </w:r>
      <w:r w:rsidR="00E00699">
        <w:t xml:space="preserve"> CMM data </w:t>
      </w:r>
      <w:r>
        <w:t xml:space="preserve">section </w:t>
      </w:r>
      <w:r w:rsidR="00E00699">
        <w:t>in chap 3 alignment studies:</w:t>
      </w:r>
    </w:p>
    <w:p w14:paraId="4880C118" w14:textId="7A003FA2" w:rsidR="00E00699" w:rsidRDefault="00E00699" w:rsidP="00E00699">
      <w:pPr>
        <w:pStyle w:val="ListParagraph"/>
        <w:numPr>
          <w:ilvl w:val="1"/>
          <w:numId w:val="1"/>
        </w:numPr>
      </w:pPr>
      <w:r>
        <w:t xml:space="preserve">Briefly point to Carlson’s thesis for CMM misalignment model </w:t>
      </w:r>
    </w:p>
    <w:p w14:paraId="0342EFFF" w14:textId="2B69E761" w:rsidR="00686C62" w:rsidRDefault="00686C62" w:rsidP="00686C62">
      <w:pPr>
        <w:rPr>
          <w:u w:val="single"/>
        </w:rPr>
      </w:pPr>
      <w:r>
        <w:rPr>
          <w:u w:val="single"/>
        </w:rPr>
        <w:t>Comparison results</w:t>
      </w:r>
      <w:r w:rsidR="007F22BA">
        <w:rPr>
          <w:u w:val="single"/>
        </w:rPr>
        <w:t xml:space="preserve"> – CHAP</w:t>
      </w:r>
      <w:r w:rsidR="006A583F">
        <w:rPr>
          <w:u w:val="single"/>
        </w:rPr>
        <w:t>4</w:t>
      </w:r>
    </w:p>
    <w:p w14:paraId="619B8093" w14:textId="52AD2BCF" w:rsidR="00686C62" w:rsidRDefault="00686C62" w:rsidP="00686C62">
      <w:pPr>
        <w:pStyle w:val="ListParagraph"/>
        <w:numPr>
          <w:ilvl w:val="0"/>
          <w:numId w:val="1"/>
        </w:numPr>
      </w:pPr>
      <w:r>
        <w:t>Presentation of theoretical method for comparison</w:t>
      </w:r>
    </w:p>
    <w:p w14:paraId="5876981D" w14:textId="7139CD85" w:rsidR="00FF2D8F" w:rsidRDefault="00FF2D8F" w:rsidP="00FF2D8F">
      <w:pPr>
        <w:pStyle w:val="ListParagraph"/>
        <w:numPr>
          <w:ilvl w:val="1"/>
          <w:numId w:val="1"/>
        </w:numPr>
      </w:pPr>
      <w:r>
        <w:t>How we calculate the x-ray residuals and how it is different to cosmics</w:t>
      </w:r>
    </w:p>
    <w:p w14:paraId="470168D2" w14:textId="05112C13" w:rsidR="006A583F" w:rsidRPr="006F1C44" w:rsidRDefault="006A583F" w:rsidP="00686C62">
      <w:pPr>
        <w:pStyle w:val="ListParagraph"/>
        <w:numPr>
          <w:ilvl w:val="0"/>
          <w:numId w:val="1"/>
        </w:numPr>
      </w:pPr>
      <w:r>
        <w:t>Reference the residual TH2 from chap 3</w:t>
      </w:r>
      <w:r w:rsidRPr="006F1C44">
        <w:t>, which should have x-ray positions on top</w:t>
      </w:r>
    </w:p>
    <w:p w14:paraId="5D14AEB5" w14:textId="77777777" w:rsidR="006A583F" w:rsidRDefault="006A583F" w:rsidP="006A583F">
      <w:pPr>
        <w:pStyle w:val="ListParagraph"/>
        <w:numPr>
          <w:ilvl w:val="0"/>
          <w:numId w:val="1"/>
        </w:numPr>
      </w:pPr>
      <w:r>
        <w:t>We bin around the x-ray point</w:t>
      </w:r>
    </w:p>
    <w:p w14:paraId="16AF65D1" w14:textId="2DDEF2C8" w:rsidR="006A583F" w:rsidRDefault="006A583F" w:rsidP="006A583F">
      <w:pPr>
        <w:pStyle w:val="ListParagraph"/>
        <w:numPr>
          <w:ilvl w:val="0"/>
          <w:numId w:val="1"/>
        </w:numPr>
      </w:pPr>
      <w:r w:rsidRPr="00BF22A7">
        <w:rPr>
          <w:highlight w:val="yellow"/>
        </w:rPr>
        <w:lastRenderedPageBreak/>
        <w:t>Choice of the area of the region of interest – ask Brigitte</w:t>
      </w:r>
    </w:p>
    <w:p w14:paraId="75E9576C" w14:textId="2C3BF81D" w:rsidR="006F1C44" w:rsidRDefault="006F1C44" w:rsidP="006A583F">
      <w:pPr>
        <w:pStyle w:val="ListParagraph"/>
        <w:numPr>
          <w:ilvl w:val="1"/>
          <w:numId w:val="1"/>
        </w:numPr>
      </w:pPr>
      <w:r>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Uncertainty on cosmics is the sum in quadrature of the stat and sys error for mean cosmics residuals</w:t>
      </w:r>
    </w:p>
    <w:p w14:paraId="43DC86F5" w14:textId="2AB0344B" w:rsidR="00AD19E4" w:rsidRDefault="00AD19E4" w:rsidP="00AD19E4">
      <w:pPr>
        <w:pStyle w:val="ListParagraph"/>
        <w:numPr>
          <w:ilvl w:val="1"/>
          <w:numId w:val="1"/>
        </w:numPr>
      </w:pPr>
      <w:r>
        <w:t>Uncertainty on x-rays track positions is from polation, uncertainty on x-ray hits is 120 um,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cosmics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progress on misalignment model in stgc-as-built-fit</w:t>
      </w:r>
    </w:p>
    <w:p w14:paraId="0420B9F6" w14:textId="670AB98A" w:rsidR="00745BD5" w:rsidRDefault="00461FCE" w:rsidP="00745BD5">
      <w:pPr>
        <w:pStyle w:val="ListParagraph"/>
        <w:numPr>
          <w:ilvl w:val="1"/>
          <w:numId w:val="1"/>
        </w:numPr>
      </w:pPr>
      <w:r>
        <w:t xml:space="preserve">Explain </w:t>
      </w:r>
      <w:r w:rsidR="006F1C44">
        <w:t xml:space="preserve">potential </w:t>
      </w:r>
      <w:r>
        <w:t>to constrain misalignment model with cosmics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6168EA1B" w:rsidR="00745BD5" w:rsidRPr="007F22BA" w:rsidRDefault="00745BD5" w:rsidP="00745BD5">
      <w:pPr>
        <w:rPr>
          <w:b/>
          <w:bCs/>
          <w:u w:val="single"/>
        </w:rPr>
      </w:pPr>
      <w:r>
        <w:rPr>
          <w:u w:val="single"/>
        </w:rPr>
        <w:t>Conclusion:</w:t>
      </w:r>
    </w:p>
    <w:p w14:paraId="429D3427" w14:textId="016917AB" w:rsidR="00686C62" w:rsidRPr="00710675"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2DB602A3" w14:textId="2F363134" w:rsidR="00A10872" w:rsidRDefault="00A10872" w:rsidP="00A10872">
      <w:pPr>
        <w:rPr>
          <w:u w:val="single"/>
        </w:rPr>
      </w:pPr>
      <w:r>
        <w:rPr>
          <w:u w:val="single"/>
        </w:rPr>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bin size, need uncertainty on cosmics residuals =&gt; clustering uncertainty</w:t>
      </w:r>
    </w:p>
    <w:p w14:paraId="75028A03" w14:textId="3B96B927" w:rsidR="00A10872" w:rsidRDefault="00A10872" w:rsidP="00A10872">
      <w:r>
        <w:t xml:space="preserve">Show mu_cosmics – mu_reclustering for a quad to motivate </w:t>
      </w:r>
      <w:r w:rsidR="005F04E1">
        <w:t>60</w:t>
      </w:r>
      <w:r>
        <w:t xml:space="preserve"> um uncertainty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t>… residualsStudy/QS3P18_stats/peakOfMeanErrorsDistVsTrigger.pdf</w:t>
      </w:r>
    </w:p>
    <w:p w14:paraId="536B6476" w14:textId="60D86D16" w:rsidR="008C52C9" w:rsidRPr="008C52C9" w:rsidRDefault="008C52C9" w:rsidP="00A10872">
      <w:pPr>
        <w:rPr>
          <w:u w:val="single"/>
        </w:rPr>
      </w:pPr>
      <w:r>
        <w:rPr>
          <w:u w:val="single"/>
        </w:rPr>
        <w:lastRenderedPageBreak/>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Gaussian fit vs double gaussian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1489E964" w14:textId="3CCE1607" w:rsidR="007839A6" w:rsidRPr="007839A6" w:rsidRDefault="007839A6" w:rsidP="007839A6">
      <w:pPr>
        <w:pStyle w:val="Bibliography"/>
        <w:rPr>
          <w:rFonts w:ascii="Calibri" w:hAnsi="Calibri" w:cs="Calibri"/>
        </w:rPr>
      </w:pPr>
      <w:r>
        <w:rPr>
          <w:i/>
          <w:iCs/>
          <w:lang w:val="fr-CA"/>
        </w:rPr>
        <w:fldChar w:fldCharType="begin"/>
      </w:r>
      <w:r w:rsidRPr="007839A6">
        <w:rPr>
          <w:i/>
          <w:iCs/>
        </w:rPr>
        <w:instrText xml:space="preserve"> ADDIN ZOTERO_BIBL {"uncited":[],"omitted":[],"custom":[]} CSL_BIBLIOGRAPHY </w:instrText>
      </w:r>
      <w:r>
        <w:rPr>
          <w:i/>
          <w:iCs/>
          <w:lang w:val="fr-CA"/>
        </w:rPr>
        <w:fldChar w:fldCharType="separate"/>
      </w:r>
      <w:r w:rsidRPr="007839A6">
        <w:rPr>
          <w:i/>
          <w:iCs/>
        </w:rPr>
        <w:t>[</w:t>
      </w:r>
      <w:r>
        <w:rPr>
          <w:i/>
          <w:iCs/>
        </w:rPr>
        <w:t>1]</w:t>
      </w:r>
      <w:r>
        <w:rPr>
          <w:i/>
          <w:iCs/>
        </w:rPr>
        <w:tab/>
      </w:r>
      <w:r w:rsidRPr="007839A6">
        <w:rPr>
          <w:rFonts w:ascii="Calibri" w:hAnsi="Calibri" w:cs="Calibri"/>
          <w:i/>
          <w:iCs/>
        </w:rPr>
        <w:t>The ATLAS Experiment at the CERN Large Hadron Collider</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S08003 (2008).</w:t>
      </w:r>
    </w:p>
    <w:p w14:paraId="09CB6BE3" w14:textId="77777777" w:rsidR="007839A6" w:rsidRPr="007839A6" w:rsidRDefault="007839A6" w:rsidP="007839A6">
      <w:pPr>
        <w:pStyle w:val="Bibliography"/>
        <w:rPr>
          <w:rFonts w:ascii="Calibri" w:hAnsi="Calibri" w:cs="Calibri"/>
        </w:rPr>
      </w:pPr>
      <w:r w:rsidRPr="007839A6">
        <w:rPr>
          <w:rFonts w:ascii="Calibri" w:hAnsi="Calibri" w:cs="Calibri"/>
        </w:rPr>
        <w:t>[2]</w:t>
      </w:r>
      <w:r w:rsidRPr="007839A6">
        <w:rPr>
          <w:rFonts w:ascii="Calibri" w:hAnsi="Calibri" w:cs="Calibri"/>
        </w:rPr>
        <w:tab/>
        <w:t xml:space="preserve">L. Evans and P. Bryant, </w:t>
      </w:r>
      <w:r w:rsidRPr="007839A6">
        <w:rPr>
          <w:rFonts w:ascii="Calibri" w:hAnsi="Calibri" w:cs="Calibri"/>
          <w:i/>
          <w:iCs/>
        </w:rPr>
        <w:t>LHC Machine</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2008).</w:t>
      </w:r>
    </w:p>
    <w:p w14:paraId="5BF68CAD" w14:textId="77777777" w:rsidR="007839A6" w:rsidRPr="007839A6" w:rsidRDefault="007839A6" w:rsidP="007839A6">
      <w:pPr>
        <w:pStyle w:val="Bibliography"/>
        <w:rPr>
          <w:rFonts w:ascii="Calibri" w:hAnsi="Calibri" w:cs="Calibri"/>
        </w:rPr>
      </w:pPr>
      <w:r w:rsidRPr="007839A6">
        <w:rPr>
          <w:rFonts w:ascii="Calibri" w:hAnsi="Calibri" w:cs="Calibri"/>
        </w:rPr>
        <w:t>[3]</w:t>
      </w:r>
      <w:r w:rsidRPr="007839A6">
        <w:rPr>
          <w:rFonts w:ascii="Calibri" w:hAnsi="Calibri" w:cs="Calibri"/>
        </w:rPr>
        <w:tab/>
        <w:t>ATLAS Collaboration, ATLAS Muon Spectrometer: Technical Design Report, No. CERN-LHCC-97-022, CERN, 1997.</w:t>
      </w:r>
    </w:p>
    <w:p w14:paraId="1C7F9EF1" w14:textId="77777777" w:rsidR="007839A6" w:rsidRPr="007839A6" w:rsidRDefault="007839A6" w:rsidP="007839A6">
      <w:pPr>
        <w:pStyle w:val="Bibliography"/>
        <w:rPr>
          <w:rFonts w:ascii="Calibri" w:hAnsi="Calibri" w:cs="Calibri"/>
        </w:rPr>
      </w:pPr>
      <w:r w:rsidRPr="007839A6">
        <w:rPr>
          <w:rFonts w:ascii="Calibri" w:hAnsi="Calibri" w:cs="Calibri"/>
        </w:rPr>
        <w:t>[4]</w:t>
      </w:r>
      <w:r w:rsidRPr="007839A6">
        <w:rPr>
          <w:rFonts w:ascii="Calibri" w:hAnsi="Calibri" w:cs="Calibri"/>
        </w:rPr>
        <w:tab/>
        <w:t>CERN. Generva. T. L. experiments C. ATLAS Collaboration, New Small Wheel Technical Design Report, Technical Design Report No. CERN-LHCC-2013-006, CERN, 2013.</w:t>
      </w:r>
    </w:p>
    <w:p w14:paraId="67015213" w14:textId="77777777" w:rsidR="007839A6" w:rsidRPr="007839A6" w:rsidRDefault="007839A6" w:rsidP="007839A6">
      <w:pPr>
        <w:pStyle w:val="Bibliography"/>
        <w:rPr>
          <w:rFonts w:ascii="Calibri" w:hAnsi="Calibri" w:cs="Calibri"/>
        </w:rPr>
      </w:pPr>
      <w:r w:rsidRPr="007839A6">
        <w:rPr>
          <w:rFonts w:ascii="Calibri" w:hAnsi="Calibri" w:cs="Calibri"/>
        </w:rPr>
        <w:t>[5]</w:t>
      </w:r>
      <w:r w:rsidRPr="007839A6">
        <w:rPr>
          <w:rFonts w:ascii="Calibri" w:hAnsi="Calibri" w:cs="Calibri"/>
        </w:rPr>
        <w:tab/>
        <w:t>E. M. Carlson, Results of the 2018 ATLAS STGC Test Beam and Internal Strip Alignment of STGC Detectors, Thesis, University of Victoria, 2019.</w:t>
      </w:r>
    </w:p>
    <w:p w14:paraId="38B68A87" w14:textId="77777777" w:rsidR="007839A6" w:rsidRPr="007839A6" w:rsidRDefault="007839A6" w:rsidP="007839A6">
      <w:pPr>
        <w:pStyle w:val="Bibliography"/>
        <w:rPr>
          <w:rFonts w:ascii="Calibri" w:hAnsi="Calibri" w:cs="Calibri"/>
        </w:rPr>
      </w:pPr>
      <w:r w:rsidRPr="007839A6">
        <w:rPr>
          <w:rFonts w:ascii="Calibri" w:hAnsi="Calibri" w:cs="Calibri"/>
        </w:rPr>
        <w:t>[6]</w:t>
      </w:r>
      <w:r w:rsidRPr="007839A6">
        <w:rPr>
          <w:rFonts w:ascii="Calibri" w:hAnsi="Calibri" w:cs="Calibri"/>
        </w:rPr>
        <w:tab/>
        <w:t xml:space="preserve">S. Aefsky, C. Amelung, J. Bensinger, C. Blocker, A. Dushkin, M. Gardner, K. Hashemi, E. Henry, B. Kaplan, P. Keselman, M. Ketchum, U. Landgraf, A. Ostapchuk, J. Rothberg, A. Schricker, N. Skvorodnev, and H. Wellenstein, </w:t>
      </w:r>
      <w:r w:rsidRPr="007839A6">
        <w:rPr>
          <w:rFonts w:ascii="Calibri" w:hAnsi="Calibri" w:cs="Calibri"/>
          <w:i/>
          <w:iCs/>
        </w:rPr>
        <w:t>The Optical Alignment System of the ATLAS Muon Spectrometer Endcaps</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P11005 (2008).</w:t>
      </w:r>
    </w:p>
    <w:p w14:paraId="4DED3EE6" w14:textId="77777777" w:rsidR="007839A6" w:rsidRPr="007839A6" w:rsidRDefault="007839A6" w:rsidP="007839A6">
      <w:pPr>
        <w:pStyle w:val="Bibliography"/>
        <w:rPr>
          <w:rFonts w:ascii="Calibri" w:hAnsi="Calibri" w:cs="Calibri"/>
        </w:rPr>
      </w:pPr>
      <w:r w:rsidRPr="007839A6">
        <w:rPr>
          <w:rFonts w:ascii="Calibri" w:hAnsi="Calibri" w:cs="Calibri"/>
        </w:rPr>
        <w:t>[7]</w:t>
      </w:r>
      <w:r w:rsidRPr="007839A6">
        <w:rPr>
          <w:rFonts w:ascii="Calibri" w:hAnsi="Calibri" w:cs="Calibri"/>
        </w:rPr>
        <w:tab/>
        <w:t>B. Lefebvre, Characterization Studies of Small-Strip Thin Gap Chambers for the ATLAS Upgrade, PhD Dissertation, McGill University, 2018.</w:t>
      </w:r>
    </w:p>
    <w:p w14:paraId="2192DFF0" w14:textId="77777777" w:rsidR="007839A6" w:rsidRPr="007839A6" w:rsidRDefault="007839A6" w:rsidP="007839A6">
      <w:pPr>
        <w:pStyle w:val="Bibliography"/>
        <w:rPr>
          <w:rFonts w:ascii="Calibri" w:hAnsi="Calibri" w:cs="Calibri"/>
        </w:rPr>
      </w:pPr>
      <w:r w:rsidRPr="007839A6">
        <w:rPr>
          <w:rFonts w:ascii="Calibri" w:hAnsi="Calibri" w:cs="Calibri"/>
        </w:rPr>
        <w:t>[8]</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xml:space="preserve">, J. Instrum. </w:t>
      </w:r>
      <w:r w:rsidRPr="007839A6">
        <w:rPr>
          <w:rFonts w:ascii="Calibri" w:hAnsi="Calibri" w:cs="Calibri"/>
          <w:b/>
          <w:bCs/>
        </w:rPr>
        <w:t>15</w:t>
      </w:r>
      <w:r w:rsidRPr="007839A6">
        <w:rPr>
          <w:rFonts w:ascii="Calibri" w:hAnsi="Calibri" w:cs="Calibri"/>
        </w:rPr>
        <w:t>, C07013 (2020).</w:t>
      </w:r>
    </w:p>
    <w:p w14:paraId="1AA5C09F" w14:textId="77777777" w:rsidR="007839A6" w:rsidRPr="007839A6" w:rsidRDefault="007839A6" w:rsidP="007839A6">
      <w:pPr>
        <w:pStyle w:val="Bibliography"/>
        <w:rPr>
          <w:rFonts w:ascii="Calibri" w:hAnsi="Calibri" w:cs="Calibri"/>
        </w:rPr>
      </w:pPr>
      <w:r w:rsidRPr="007839A6">
        <w:rPr>
          <w:rFonts w:ascii="Calibri" w:hAnsi="Calibri" w:cs="Calibri"/>
        </w:rPr>
        <w:t>[9]</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https://doi.org/10.1088/1748-0221/15/07/C07013.</w:t>
      </w:r>
    </w:p>
    <w:p w14:paraId="3BCC07DE" w14:textId="289FB339"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142201"/>
    <w:rsid w:val="00146431"/>
    <w:rsid w:val="00191042"/>
    <w:rsid w:val="001A1763"/>
    <w:rsid w:val="001A3A36"/>
    <w:rsid w:val="001C6B2D"/>
    <w:rsid w:val="00223AF2"/>
    <w:rsid w:val="002308D4"/>
    <w:rsid w:val="00254279"/>
    <w:rsid w:val="00264E61"/>
    <w:rsid w:val="002A3F1D"/>
    <w:rsid w:val="002A604D"/>
    <w:rsid w:val="002C409A"/>
    <w:rsid w:val="00310AEA"/>
    <w:rsid w:val="00343155"/>
    <w:rsid w:val="00345164"/>
    <w:rsid w:val="00354D68"/>
    <w:rsid w:val="003772FB"/>
    <w:rsid w:val="003A17F5"/>
    <w:rsid w:val="00461FCE"/>
    <w:rsid w:val="00472789"/>
    <w:rsid w:val="00487D78"/>
    <w:rsid w:val="004D18A4"/>
    <w:rsid w:val="0058264E"/>
    <w:rsid w:val="005B06B6"/>
    <w:rsid w:val="005F04E1"/>
    <w:rsid w:val="006001AC"/>
    <w:rsid w:val="00601946"/>
    <w:rsid w:val="00617FE0"/>
    <w:rsid w:val="00686C62"/>
    <w:rsid w:val="00691905"/>
    <w:rsid w:val="006A583F"/>
    <w:rsid w:val="006D6EB0"/>
    <w:rsid w:val="006F1032"/>
    <w:rsid w:val="006F1C44"/>
    <w:rsid w:val="00710675"/>
    <w:rsid w:val="00725B87"/>
    <w:rsid w:val="007413C8"/>
    <w:rsid w:val="00745BD5"/>
    <w:rsid w:val="00757CFD"/>
    <w:rsid w:val="007839A6"/>
    <w:rsid w:val="0078647C"/>
    <w:rsid w:val="007A48C2"/>
    <w:rsid w:val="007F22BA"/>
    <w:rsid w:val="00802357"/>
    <w:rsid w:val="008126A1"/>
    <w:rsid w:val="008671C2"/>
    <w:rsid w:val="008A339D"/>
    <w:rsid w:val="008B5004"/>
    <w:rsid w:val="008C52C9"/>
    <w:rsid w:val="008C66B3"/>
    <w:rsid w:val="008D4E9A"/>
    <w:rsid w:val="00977193"/>
    <w:rsid w:val="00991399"/>
    <w:rsid w:val="00997A27"/>
    <w:rsid w:val="009C7452"/>
    <w:rsid w:val="00A10872"/>
    <w:rsid w:val="00AA4767"/>
    <w:rsid w:val="00AB4A62"/>
    <w:rsid w:val="00AD19E4"/>
    <w:rsid w:val="00B471C5"/>
    <w:rsid w:val="00BB23CB"/>
    <w:rsid w:val="00BF22A7"/>
    <w:rsid w:val="00C025F8"/>
    <w:rsid w:val="00C15335"/>
    <w:rsid w:val="00C268CF"/>
    <w:rsid w:val="00CA0283"/>
    <w:rsid w:val="00CA033E"/>
    <w:rsid w:val="00CC26D6"/>
    <w:rsid w:val="00D01A5C"/>
    <w:rsid w:val="00D31B04"/>
    <w:rsid w:val="00D5404E"/>
    <w:rsid w:val="00DA54C9"/>
    <w:rsid w:val="00DC0866"/>
    <w:rsid w:val="00DF0A99"/>
    <w:rsid w:val="00DF5EE7"/>
    <w:rsid w:val="00E00699"/>
    <w:rsid w:val="00E91F59"/>
    <w:rsid w:val="00EA7F00"/>
    <w:rsid w:val="00EF64D2"/>
    <w:rsid w:val="00FE11B6"/>
    <w:rsid w:val="00FF2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TotalTime>
  <Pages>4</Pages>
  <Words>18777</Words>
  <Characters>107032</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22</cp:revision>
  <dcterms:created xsi:type="dcterms:W3CDTF">2021-07-27T21:31:00Z</dcterms:created>
  <dcterms:modified xsi:type="dcterms:W3CDTF">2021-08-17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ZSU0nrl"/&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